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59C21119" w:rsidR="003B394D" w:rsidRDefault="003B394D" w:rsidP="003B394D">
      <w:r>
        <w:t xml:space="preserve">The phenotype data </w:t>
      </w:r>
      <w:r w:rsidR="0071130A">
        <w:t xml:space="preserve">for diversity outbred mice was described in and contains data on 843 mice from the diversity outbred collection of both sexes.  These data were downloaded from the Diversity Outbred Database.  The phenotype file includes at least partial data for 165 phenotypes, measured once, </w:t>
      </w:r>
      <w:r w:rsidR="000A008F">
        <w:t>twice</w:t>
      </w:r>
      <w:r w:rsidR="0071130A">
        <w:t xml:space="preserve">, or weekly in the case of body weights.  </w:t>
      </w:r>
      <w:commentRangeStart w:id="0"/>
      <w:r w:rsidR="0071130A">
        <w:t>At week XXX mice were placed on a high fat high sucrose</w:t>
      </w:r>
      <w:r w:rsidR="001651F4">
        <w:t xml:space="preserve"> (HFHS)</w:t>
      </w:r>
      <w:r w:rsidR="0071130A">
        <w:t xml:space="preserve"> diet, or kept on a normal chow diet</w:t>
      </w:r>
      <w:r w:rsidR="001651F4">
        <w:t xml:space="preserve"> (NCD)</w:t>
      </w:r>
      <w:r w:rsidR="0071130A">
        <w:t>.</w:t>
      </w:r>
      <w:commentRangeEnd w:id="0"/>
      <w:r w:rsidR="0071130A">
        <w:rPr>
          <w:rStyle w:val="CommentReference"/>
        </w:rPr>
        <w:commentReference w:id="0"/>
      </w:r>
      <w:r w:rsidR="001651F4" w:rsidRPr="001651F4">
        <w:t xml:space="preserve"> </w:t>
      </w:r>
      <w:r w:rsidR="001651F4">
        <w:t xml:space="preserve">In the final dataset there were 225 </w:t>
      </w:r>
      <w:r w:rsidR="001651F4">
        <w:t>female</w:t>
      </w:r>
      <w:r w:rsidR="001651F4">
        <w:t xml:space="preserve"> mice on </w:t>
      </w:r>
      <w:r w:rsidR="001651F4">
        <w:t>NCD</w:t>
      </w:r>
      <w:r w:rsidR="001651F4">
        <w:t>,</w:t>
      </w:r>
      <w:r w:rsidR="001651F4">
        <w:t xml:space="preserve"> 223 male mice on NCD, 200 female mice on HFHS, and 196 male mice on HFHS.</w:t>
      </w:r>
      <w:r w:rsidR="00724665">
        <w:t xml:space="preserve">  </w:t>
      </w:r>
    </w:p>
    <w:p w14:paraId="4D91C910" w14:textId="31B7B9EC" w:rsidR="001C5E79" w:rsidRDefault="001C5E79" w:rsidP="003B394D"/>
    <w:p w14:paraId="7064508C" w14:textId="65E74AC8" w:rsidR="001C5E79" w:rsidRDefault="001C5E79" w:rsidP="001C5E79">
      <w:pPr>
        <w:pStyle w:val="Heading2"/>
      </w:pPr>
      <w:r>
        <w:t>Statistics</w:t>
      </w:r>
    </w:p>
    <w:p w14:paraId="752CD576" w14:textId="1970E9C6" w:rsidR="001C5E79" w:rsidRPr="003B394D" w:rsidRDefault="001C5E79" w:rsidP="003B394D">
      <w:r>
        <w:t>All statistical analyses were performed using R version 4.2.0</w:t>
      </w:r>
      <w:r w:rsidR="009B2FF9">
        <w:t xml:space="preserve"> </w:t>
      </w:r>
      <w:r w:rsidR="009B2FF9">
        <w:fldChar w:fldCharType="begin"/>
      </w:r>
      <w:r w:rsidR="009B2FF9">
        <w:instrText xml:space="preserve"> ADDIN ZOTERO_ITEM CSL_CITATION {"citationID":"C5iRPZWM","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9B2FF9">
        <w:rPr>
          <w:noProof/>
        </w:rPr>
        <w:t>[1]</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3A7331">
        <w:instrText xml:space="preserve"> ADDIN ZOTERO_ITEM CSL_CITATION {"citationID":"bu0vLD6C","properties":{"formattedCitation":"[2]","plainCitation":"[2]","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3A7331">
        <w:rPr>
          <w:noProof/>
        </w:rPr>
        <w:t>[2]</w:t>
      </w:r>
      <w:r w:rsidR="003A7331">
        <w:fldChar w:fldCharType="end"/>
      </w:r>
      <w:r w:rsidR="003A7331">
        <w:t xml:space="preserve">), and pruned based on the </w:t>
      </w:r>
      <w:r w:rsidR="00A35CFB">
        <w:t xml:space="preserve">number of branches with the </w:t>
      </w:r>
      <w:r w:rsidR="003A7331">
        <w:t>minimum cross</w:t>
      </w:r>
      <w:r w:rsidR="00A35CFB">
        <w:t>-</w:t>
      </w:r>
      <w:r w:rsidR="003A7331">
        <w:t>validated standard error</w:t>
      </w:r>
      <w:r w:rsidR="00A35CFB">
        <w:t xml:space="preserve"> rate</w:t>
      </w:r>
      <w:r w:rsidR="003A7331">
        <w:t xml:space="preserve">.  </w:t>
      </w:r>
      <w:r w:rsidR="009516D5">
        <w:t>Statistical significance was set</w:t>
      </w:r>
      <w:proofErr w:type="spellStart"/>
      <w:r w:rsidR="009516D5">
        <w:t xml:space="preserve"> </w:t>
      </w:r>
      <w:proofErr w:type="spellEnd"/>
      <w:r w:rsidR="009516D5">
        <w:t xml:space="preserve">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CF2617D"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w:t>
      </w:r>
      <w:r w:rsidR="0048783D">
        <w:lastRenderedPageBreak/>
        <w:t>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6117F8B"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the fourth </w:t>
      </w:r>
      <w:r w:rsidR="008210DC">
        <w:t>(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6774991C" w14:textId="3ED3261A" w:rsidR="001D0F83" w:rsidRDefault="009D2910" w:rsidP="000B2E8A">
      <w:r>
        <w:t>The strong cross-sectional</w:t>
      </w:r>
      <w:r w:rsidR="00D24431">
        <w:t>, broadly linear</w:t>
      </w:r>
      <w:r>
        <w:t xml:space="preserve"> association of calcium with cholesterol was not predicted by our research team. As shown in Figure 2B, a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 xml:space="preserve">We performed a sub-group analysi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r w:rsidR="00724665">
        <w:t xml:space="preserve">Notably, in the diversity outbred data, serum calcium </w:t>
      </w:r>
      <w:r w:rsidR="00C40CDF">
        <w:t xml:space="preserve">levels </w:t>
      </w:r>
      <w:r w:rsidR="00724665">
        <w:t xml:space="preserve">are </w:t>
      </w:r>
      <w:r w:rsidR="00C40CDF">
        <w:t>unaltered</w:t>
      </w:r>
      <w:r w:rsidR="00724665">
        <w:t xml:space="preserve"> by sex (p=0.54)</w:t>
      </w:r>
      <w:r w:rsidR="00181330">
        <w:t>,</w:t>
      </w:r>
      <w:r w:rsidR="00724665">
        <w:t xml:space="preserve"> and only modestly increased by HFHS diets (</w:t>
      </w:r>
      <w:r w:rsidR="00305805">
        <w:t>0.31 +/- 0.07</w:t>
      </w:r>
      <w:r w:rsidR="00C40CDF">
        <w:t xml:space="preserve"> mg/</w:t>
      </w:r>
      <w:proofErr w:type="spellStart"/>
      <w:r w:rsidR="00C40CDF">
        <w:t>dL</w:t>
      </w:r>
      <w:proofErr w:type="spellEnd"/>
      <w:r w:rsidR="00305805">
        <w:t xml:space="preserve">; </w:t>
      </w:r>
      <w:r w:rsidR="00724665">
        <w:t>p=</w:t>
      </w:r>
      <w:r w:rsidR="00305805">
        <w:t>2.7 x 10</w:t>
      </w:r>
      <w:r w:rsidR="00305805" w:rsidRPr="00305805">
        <w:rPr>
          <w:vertAlign w:val="superscript"/>
        </w:rPr>
        <w:t>-5</w:t>
      </w:r>
      <w:r w:rsidR="00724665">
        <w:t>; Supplementary Figure 2A).</w:t>
      </w:r>
    </w:p>
    <w:p w14:paraId="72F44ECE" w14:textId="77777777" w:rsidR="001D0F83" w:rsidRDefault="001D0F83" w:rsidP="000B2E8A"/>
    <w:p w14:paraId="67B4E623" w14:textId="436735D1" w:rsidR="00EE6647" w:rsidRPr="00414CEB" w:rsidRDefault="00414CEB" w:rsidP="000B2E8A">
      <w:r>
        <w:t xml:space="preserve">Since calcium is normally tightly controlled by homeostatic mechanisms affecting </w:t>
      </w:r>
      <w:r w:rsidR="001D0F83">
        <w:t>calcium absorption</w:t>
      </w:r>
      <w:r>
        <w:t xml:space="preserve"> and bone remodeling, we next tested whether bone mineral </w:t>
      </w:r>
      <w:r w:rsidR="001D0F83">
        <w:t xml:space="preserve">content and </w:t>
      </w:r>
      <w:r>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p=</w:t>
      </w:r>
      <w:r w:rsidR="00724665">
        <w:t xml:space="preserve">0.97 and </w:t>
      </w:r>
      <w:r w:rsidR="001D0F83">
        <w:t>0.</w:t>
      </w:r>
      <w:r w:rsidR="00724665">
        <w:t>72 respectively).</w:t>
      </w:r>
    </w:p>
    <w:p w14:paraId="77E1BE56" w14:textId="2A4FDFC8" w:rsidR="009D2910" w:rsidRDefault="009D2910" w:rsidP="000B2E8A"/>
    <w:p w14:paraId="5548BCEB" w14:textId="3DEDFBA5" w:rsidR="009D2910" w:rsidRDefault="009D2910" w:rsidP="00C40CDF">
      <w:pPr>
        <w:pStyle w:val="Heading1"/>
      </w:pPr>
      <w:r>
        <w:t>Discussion</w:t>
      </w:r>
    </w:p>
    <w:p w14:paraId="6DDBAB1A" w14:textId="23B440D2" w:rsidR="009D2910" w:rsidRDefault="009D2910" w:rsidP="000B2E8A"/>
    <w:p w14:paraId="4BE50D89" w14:textId="77777777" w:rsidR="00B66305" w:rsidRDefault="00E86175" w:rsidP="000B2E8A">
      <w:r>
        <w:t>In this study we report an association between calcium and cholesterol in the diversity outbred mouse resource</w:t>
      </w:r>
      <w:r w:rsidR="00B66305">
        <w:t xml:space="preserve">.  </w:t>
      </w:r>
    </w:p>
    <w:p w14:paraId="52875CE6" w14:textId="77777777" w:rsidR="00B66305" w:rsidRDefault="00B66305" w:rsidP="000B2E8A"/>
    <w:p w14:paraId="61D02E7D" w14:textId="77777777" w:rsidR="00B66305" w:rsidRDefault="00B66305" w:rsidP="000B2E8A"/>
    <w:p w14:paraId="085E524F" w14:textId="3E8EB31D" w:rsidR="00E86175" w:rsidRDefault="00B66305" w:rsidP="000B2E8A">
      <w:r>
        <w:t xml:space="preserve">Under our conditions, both the environment and diet are highly controlled excluding the likelihood, possible in human observational studies that cholesterol-calcium associations might be confounded by variation in human diets, age or physical activity.  </w:t>
      </w:r>
    </w:p>
    <w:p w14:paraId="778E30FC" w14:textId="77777777" w:rsidR="00E86175" w:rsidRDefault="00E86175" w:rsidP="000B2E8A"/>
    <w:p w14:paraId="55278E9B" w14:textId="25884365" w:rsidR="00C40CDF" w:rsidRDefault="00C40CDF" w:rsidP="000B2E8A">
      <w:r>
        <w:t>There are several strengths of this study.  We present data on a large number of mice roughly equally divided between sexes and two diets.  We consider the re-use of data from heterogeneous genetically diverse mice rat population a major strength of this work, as these relationships are robust to a wide variation in genetics and not restricted to finding in inbred mouse populations.</w:t>
      </w:r>
    </w:p>
    <w:p w14:paraId="727B6E9A" w14:textId="044F092D" w:rsidR="009D2910" w:rsidRDefault="009D2910" w:rsidP="000B2E8A"/>
    <w:p w14:paraId="671FC74E" w14:textId="4B6E480F" w:rsidR="009D2910" w:rsidRDefault="009D2910" w:rsidP="00C40CDF">
      <w:pPr>
        <w:pStyle w:val="Heading2"/>
      </w:pPr>
      <w:r>
        <w:t>Limitations of the present study</w:t>
      </w:r>
    </w:p>
    <w:p w14:paraId="60CF54EB" w14:textId="59D54D62"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point.</w:t>
      </w:r>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1544E888"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28847D99" w:rsidR="00B66305" w:rsidRPr="00A35CFB" w:rsidRDefault="00B66305" w:rsidP="00B66305">
      <w:r w:rsidRPr="00A35CFB">
        <w:rPr>
          <w:b/>
        </w:rPr>
        <w:t xml:space="preserve">Figure </w:t>
      </w:r>
      <w:r>
        <w:rPr>
          <w:b/>
        </w:rPr>
        <w:t>2</w:t>
      </w:r>
      <w:r>
        <w:rPr>
          <w:b/>
        </w:rPr>
        <w:t>:</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w:t>
      </w:r>
      <w:r>
        <w:t>Sex and diet stratified scatter plots of A) triglyceride and B) calcium relationships with cholesterol levels at 19 weeks.</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Pr>
          <w:b/>
        </w:rPr>
        <w:t>:</w:t>
      </w:r>
      <w:r w:rsidRPr="00A35CFB">
        <w:rPr>
          <w:b/>
        </w:rPr>
        <w:t xml:space="preserve"> </w:t>
      </w:r>
      <w:r>
        <w:rPr>
          <w:b/>
        </w:rPr>
        <w:t>Cholesterol levels are stable across time in diversity outbred mice</w:t>
      </w:r>
      <w:r w:rsidRPr="00A35CFB">
        <w:rPr>
          <w:b/>
        </w:rPr>
        <w:t>.</w:t>
      </w:r>
      <w:r>
        <w:t xml:space="preserve">  </w:t>
      </w:r>
      <w:r>
        <w:t>Average cholesterol levels, and levels measured at 8 and 19 weeks, stratified by sex and diet.</w:t>
      </w:r>
      <w:bookmarkStart w:id="1" w:name="_GoBack"/>
      <w:bookmarkEnd w:id="1"/>
    </w:p>
    <w:p w14:paraId="216521C8" w14:textId="77777777" w:rsidR="00810119" w:rsidRDefault="00810119" w:rsidP="00810119">
      <w:pPr>
        <w:rPr>
          <w:b/>
        </w:rPr>
      </w:pPr>
    </w:p>
    <w:p w14:paraId="733FCD35" w14:textId="268041B2"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 xml:space="preserve">Calcium is not strongly associated with </w:t>
      </w:r>
      <w:proofErr w:type="gramStart"/>
      <w:r>
        <w:rPr>
          <w:b/>
        </w:rPr>
        <w:t>diet,  sex</w:t>
      </w:r>
      <w:proofErr w:type="gramEnd"/>
      <w:r>
        <w:rPr>
          <w:b/>
        </w:rPr>
        <w:t xml:space="preserve"> or bone mass/density in diversity outbred mice</w:t>
      </w:r>
      <w:r w:rsidRPr="00A35CFB">
        <w:rPr>
          <w:b/>
        </w:rPr>
        <w:t>.</w:t>
      </w:r>
      <w:r>
        <w:t xml:space="preserve">  </w:t>
      </w:r>
      <w:r>
        <w:t xml:space="preserve">A) Violin plot of calcium levels at 19 weeks across diets and sex. </w:t>
      </w:r>
      <w:proofErr w:type="spellStart"/>
      <w:r>
        <w:t>Sex</w:t>
      </w:r>
      <w:proofErr w:type="spellEnd"/>
      <w:r>
        <w:t xml:space="preserve"> and diet stratified scatter plots of </w:t>
      </w:r>
      <w:r>
        <w:t>the relationships between bone mineral content</w:t>
      </w:r>
      <w:r>
        <w:t xml:space="preserve"> </w:t>
      </w:r>
      <w:r>
        <w:t xml:space="preserve">(A) </w:t>
      </w:r>
      <w:r>
        <w:t xml:space="preserve">and </w:t>
      </w:r>
      <w:r>
        <w:t>bone</w:t>
      </w:r>
      <w:r>
        <w:t xml:space="preserve"> </w:t>
      </w:r>
      <w:r>
        <w:t>density</w:t>
      </w:r>
      <w:r>
        <w:t xml:space="preserve"> </w:t>
      </w:r>
      <w:r>
        <w:t xml:space="preserve">(B) via DEXA scan and their </w:t>
      </w:r>
      <w:r>
        <w:t>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1-27T11:09:00Z" w:initials="DB">
    <w:p w14:paraId="28B72434" w14:textId="38309172" w:rsidR="0071130A" w:rsidRDefault="0071130A">
      <w:pPr>
        <w:pStyle w:val="CommentText"/>
      </w:pPr>
      <w:r>
        <w:rPr>
          <w:rStyle w:val="CommentReference"/>
        </w:rPr>
        <w:annotationRef/>
      </w:r>
      <w:r>
        <w:t>Check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B72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B72434" w16cid:durableId="272DC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A008F"/>
    <w:rsid w:val="000B2E8A"/>
    <w:rsid w:val="000C06E4"/>
    <w:rsid w:val="00143D60"/>
    <w:rsid w:val="001651F4"/>
    <w:rsid w:val="00181330"/>
    <w:rsid w:val="001C5E79"/>
    <w:rsid w:val="001D0F83"/>
    <w:rsid w:val="002A2864"/>
    <w:rsid w:val="00305805"/>
    <w:rsid w:val="003A7331"/>
    <w:rsid w:val="003B394D"/>
    <w:rsid w:val="004013A7"/>
    <w:rsid w:val="00414CEB"/>
    <w:rsid w:val="0048783D"/>
    <w:rsid w:val="004E1849"/>
    <w:rsid w:val="004E1D77"/>
    <w:rsid w:val="004E1E43"/>
    <w:rsid w:val="00614900"/>
    <w:rsid w:val="006205D8"/>
    <w:rsid w:val="006416DA"/>
    <w:rsid w:val="006B12FE"/>
    <w:rsid w:val="0071130A"/>
    <w:rsid w:val="00724665"/>
    <w:rsid w:val="007D37CB"/>
    <w:rsid w:val="00810119"/>
    <w:rsid w:val="008210DC"/>
    <w:rsid w:val="00864E8B"/>
    <w:rsid w:val="008A3818"/>
    <w:rsid w:val="008C79AA"/>
    <w:rsid w:val="009516D5"/>
    <w:rsid w:val="009B2FF9"/>
    <w:rsid w:val="009D2910"/>
    <w:rsid w:val="00A07221"/>
    <w:rsid w:val="00A35CFB"/>
    <w:rsid w:val="00AB6E43"/>
    <w:rsid w:val="00AD2F62"/>
    <w:rsid w:val="00B26227"/>
    <w:rsid w:val="00B66305"/>
    <w:rsid w:val="00C13CA6"/>
    <w:rsid w:val="00C36BC2"/>
    <w:rsid w:val="00C40CDF"/>
    <w:rsid w:val="00C57455"/>
    <w:rsid w:val="00CF0667"/>
    <w:rsid w:val="00D24431"/>
    <w:rsid w:val="00D609A7"/>
    <w:rsid w:val="00DC7459"/>
    <w:rsid w:val="00DE244E"/>
    <w:rsid w:val="00E60FD3"/>
    <w:rsid w:val="00E86175"/>
    <w:rsid w:val="00EA279D"/>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BridgesLab/PrecisionNutrition"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4</Pages>
  <Words>1276</Words>
  <Characters>727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cp:revision>
  <dcterms:created xsi:type="dcterms:W3CDTF">2022-11-27T15:44:00Z</dcterms:created>
  <dcterms:modified xsi:type="dcterms:W3CDTF">2022-11-2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BIsMQ3i"/&gt;&lt;style id="http://www.zotero.org/styles/nutrients" hasBibliography="1" bibliographyStyleHasBeenSet="0"/&gt;&lt;prefs&gt;&lt;pref name="fieldType" value="Field"/&gt;&lt;/prefs&gt;&lt;/data&gt;</vt:lpwstr>
  </property>
</Properties>
</file>